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C84F523" w14:textId="77777777" w:rsidR="00374E5D"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374E5D" w:rsidRPr="00AA497E">
        <w:rPr>
          <w:rFonts w:ascii="Times New Roman"/>
          <w:noProof/>
          <w:lang w:val="de-DE"/>
        </w:rPr>
        <w:t>Abstract</w:t>
      </w:r>
      <w:r w:rsidR="00374E5D">
        <w:rPr>
          <w:noProof/>
        </w:rPr>
        <w:tab/>
      </w:r>
      <w:r w:rsidR="00374E5D">
        <w:rPr>
          <w:noProof/>
        </w:rPr>
        <w:fldChar w:fldCharType="begin"/>
      </w:r>
      <w:r w:rsidR="00374E5D">
        <w:rPr>
          <w:noProof/>
        </w:rPr>
        <w:instrText xml:space="preserve"> PAGEREF _Toc279311765 \h </w:instrText>
      </w:r>
      <w:r w:rsidR="00374E5D">
        <w:rPr>
          <w:noProof/>
        </w:rPr>
      </w:r>
      <w:r w:rsidR="00374E5D">
        <w:rPr>
          <w:noProof/>
        </w:rPr>
        <w:fldChar w:fldCharType="separate"/>
      </w:r>
      <w:r w:rsidR="00374E5D">
        <w:rPr>
          <w:noProof/>
        </w:rPr>
        <w:t>3</w:t>
      </w:r>
      <w:r w:rsidR="00374E5D">
        <w:rPr>
          <w:noProof/>
        </w:rPr>
        <w:fldChar w:fldCharType="end"/>
      </w:r>
    </w:p>
    <w:p w14:paraId="43BD2EFC"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1. Introduction</w:t>
      </w:r>
      <w:r>
        <w:rPr>
          <w:noProof/>
        </w:rPr>
        <w:tab/>
      </w:r>
      <w:r>
        <w:rPr>
          <w:noProof/>
        </w:rPr>
        <w:fldChar w:fldCharType="begin"/>
      </w:r>
      <w:r>
        <w:rPr>
          <w:noProof/>
        </w:rPr>
        <w:instrText xml:space="preserve"> PAGEREF _Toc279311766 \h </w:instrText>
      </w:r>
      <w:r>
        <w:rPr>
          <w:noProof/>
        </w:rPr>
      </w:r>
      <w:r>
        <w:rPr>
          <w:noProof/>
        </w:rPr>
        <w:fldChar w:fldCharType="separate"/>
      </w:r>
      <w:r>
        <w:rPr>
          <w:noProof/>
        </w:rPr>
        <w:t>4</w:t>
      </w:r>
      <w:r>
        <w:rPr>
          <w:noProof/>
        </w:rPr>
        <w:fldChar w:fldCharType="end"/>
      </w:r>
    </w:p>
    <w:p w14:paraId="4BC04958"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2. Approach</w:t>
      </w:r>
      <w:r>
        <w:rPr>
          <w:noProof/>
        </w:rPr>
        <w:tab/>
      </w:r>
      <w:r>
        <w:rPr>
          <w:noProof/>
        </w:rPr>
        <w:fldChar w:fldCharType="begin"/>
      </w:r>
      <w:r>
        <w:rPr>
          <w:noProof/>
        </w:rPr>
        <w:instrText xml:space="preserve"> PAGEREF _Toc279311767 \h </w:instrText>
      </w:r>
      <w:r>
        <w:rPr>
          <w:noProof/>
        </w:rPr>
      </w:r>
      <w:r>
        <w:rPr>
          <w:noProof/>
        </w:rPr>
        <w:fldChar w:fldCharType="separate"/>
      </w:r>
      <w:r>
        <w:rPr>
          <w:noProof/>
        </w:rPr>
        <w:t>4</w:t>
      </w:r>
      <w:r>
        <w:rPr>
          <w:noProof/>
        </w:rPr>
        <w:fldChar w:fldCharType="end"/>
      </w:r>
    </w:p>
    <w:p w14:paraId="2ACA9FF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1 Architecture 0: No movement, measure lifetime</w:t>
      </w:r>
      <w:r>
        <w:rPr>
          <w:noProof/>
        </w:rPr>
        <w:tab/>
      </w:r>
      <w:r>
        <w:rPr>
          <w:noProof/>
        </w:rPr>
        <w:fldChar w:fldCharType="begin"/>
      </w:r>
      <w:r>
        <w:rPr>
          <w:noProof/>
        </w:rPr>
        <w:instrText xml:space="preserve"> PAGEREF _Toc279311768 \h </w:instrText>
      </w:r>
      <w:r>
        <w:rPr>
          <w:noProof/>
        </w:rPr>
      </w:r>
      <w:r>
        <w:rPr>
          <w:noProof/>
        </w:rPr>
        <w:fldChar w:fldCharType="separate"/>
      </w:r>
      <w:r>
        <w:rPr>
          <w:noProof/>
        </w:rPr>
        <w:t>4</w:t>
      </w:r>
      <w:r>
        <w:rPr>
          <w:noProof/>
        </w:rPr>
        <w:fldChar w:fldCharType="end"/>
      </w:r>
    </w:p>
    <w:p w14:paraId="3A67AF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11769 \h </w:instrText>
      </w:r>
      <w:r>
        <w:rPr>
          <w:noProof/>
        </w:rPr>
      </w:r>
      <w:r>
        <w:rPr>
          <w:noProof/>
        </w:rPr>
        <w:fldChar w:fldCharType="separate"/>
      </w:r>
      <w:r>
        <w:rPr>
          <w:noProof/>
        </w:rPr>
        <w:t>4</w:t>
      </w:r>
      <w:r>
        <w:rPr>
          <w:noProof/>
        </w:rPr>
        <w:fldChar w:fldCharType="end"/>
      </w:r>
    </w:p>
    <w:p w14:paraId="36BB395D"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11770 \h </w:instrText>
      </w:r>
      <w:r>
        <w:rPr>
          <w:noProof/>
        </w:rPr>
      </w:r>
      <w:r>
        <w:rPr>
          <w:noProof/>
        </w:rPr>
        <w:fldChar w:fldCharType="separate"/>
      </w:r>
      <w:r>
        <w:rPr>
          <w:noProof/>
        </w:rPr>
        <w:t>5</w:t>
      </w:r>
      <w:r>
        <w:rPr>
          <w:noProof/>
        </w:rPr>
        <w:fldChar w:fldCharType="end"/>
      </w:r>
    </w:p>
    <w:p w14:paraId="47947C1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4 Architecture 3: Neuronal Classification of food using Food RGB Values</w:t>
      </w:r>
      <w:r>
        <w:rPr>
          <w:noProof/>
        </w:rPr>
        <w:tab/>
      </w:r>
      <w:r>
        <w:rPr>
          <w:noProof/>
        </w:rPr>
        <w:fldChar w:fldCharType="begin"/>
      </w:r>
      <w:r>
        <w:rPr>
          <w:noProof/>
        </w:rPr>
        <w:instrText xml:space="preserve"> PAGEREF _Toc279311771 \h </w:instrText>
      </w:r>
      <w:r>
        <w:rPr>
          <w:noProof/>
        </w:rPr>
      </w:r>
      <w:r>
        <w:rPr>
          <w:noProof/>
        </w:rPr>
        <w:fldChar w:fldCharType="separate"/>
      </w:r>
      <w:r>
        <w:rPr>
          <w:noProof/>
        </w:rPr>
        <w:t>5</w:t>
      </w:r>
      <w:r>
        <w:rPr>
          <w:noProof/>
        </w:rPr>
        <w:fldChar w:fldCharType="end"/>
      </w:r>
    </w:p>
    <w:p w14:paraId="2668D63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5 Architecture 4: Neuronal Movement towards brightest object</w:t>
      </w:r>
      <w:r>
        <w:rPr>
          <w:noProof/>
        </w:rPr>
        <w:tab/>
      </w:r>
      <w:r>
        <w:rPr>
          <w:noProof/>
        </w:rPr>
        <w:fldChar w:fldCharType="begin"/>
      </w:r>
      <w:r>
        <w:rPr>
          <w:noProof/>
        </w:rPr>
        <w:instrText xml:space="preserve"> PAGEREF _Toc279311772 \h </w:instrText>
      </w:r>
      <w:r>
        <w:rPr>
          <w:noProof/>
        </w:rPr>
      </w:r>
      <w:r>
        <w:rPr>
          <w:noProof/>
        </w:rPr>
        <w:fldChar w:fldCharType="separate"/>
      </w:r>
      <w:r>
        <w:rPr>
          <w:noProof/>
        </w:rPr>
        <w:t>6</w:t>
      </w:r>
      <w:r>
        <w:rPr>
          <w:noProof/>
        </w:rPr>
        <w:fldChar w:fldCharType="end"/>
      </w:r>
    </w:p>
    <w:p w14:paraId="1EEE083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11773 \h </w:instrText>
      </w:r>
      <w:r>
        <w:rPr>
          <w:noProof/>
        </w:rPr>
      </w:r>
      <w:r>
        <w:rPr>
          <w:noProof/>
        </w:rPr>
        <w:fldChar w:fldCharType="separate"/>
      </w:r>
      <w:r>
        <w:rPr>
          <w:noProof/>
        </w:rPr>
        <w:t>7</w:t>
      </w:r>
      <w:r>
        <w:rPr>
          <w:noProof/>
        </w:rPr>
        <w:fldChar w:fldCharType="end"/>
      </w:r>
    </w:p>
    <w:p w14:paraId="2CBE0DD5"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11774 \h </w:instrText>
      </w:r>
      <w:r>
        <w:rPr>
          <w:noProof/>
        </w:rPr>
      </w:r>
      <w:r>
        <w:rPr>
          <w:noProof/>
        </w:rPr>
        <w:fldChar w:fldCharType="separate"/>
      </w:r>
      <w:r>
        <w:rPr>
          <w:noProof/>
        </w:rPr>
        <w:t>8</w:t>
      </w:r>
      <w:r>
        <w:rPr>
          <w:noProof/>
        </w:rPr>
        <w:fldChar w:fldCharType="end"/>
      </w:r>
    </w:p>
    <w:p w14:paraId="122574C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8 Architecture 7: Eat Objects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5 \h </w:instrText>
      </w:r>
      <w:r>
        <w:rPr>
          <w:noProof/>
        </w:rPr>
      </w:r>
      <w:r>
        <w:rPr>
          <w:noProof/>
        </w:rPr>
        <w:fldChar w:fldCharType="separate"/>
      </w:r>
      <w:r>
        <w:rPr>
          <w:noProof/>
        </w:rPr>
        <w:t>9</w:t>
      </w:r>
      <w:r>
        <w:rPr>
          <w:noProof/>
        </w:rPr>
        <w:fldChar w:fldCharType="end"/>
      </w:r>
    </w:p>
    <w:p w14:paraId="41FDCC50"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9 Architecture 8: Eat Objects with Small Mouse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6 \h </w:instrText>
      </w:r>
      <w:r>
        <w:rPr>
          <w:noProof/>
        </w:rPr>
      </w:r>
      <w:r>
        <w:rPr>
          <w:noProof/>
        </w:rPr>
        <w:fldChar w:fldCharType="separate"/>
      </w:r>
      <w:r>
        <w:rPr>
          <w:noProof/>
        </w:rPr>
        <w:t>10</w:t>
      </w:r>
      <w:r>
        <w:rPr>
          <w:noProof/>
        </w:rPr>
        <w:fldChar w:fldCharType="end"/>
      </w:r>
    </w:p>
    <w:p w14:paraId="4093E09F"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3. Results</w:t>
      </w:r>
      <w:r>
        <w:rPr>
          <w:noProof/>
        </w:rPr>
        <w:tab/>
      </w:r>
      <w:r>
        <w:rPr>
          <w:noProof/>
        </w:rPr>
        <w:fldChar w:fldCharType="begin"/>
      </w:r>
      <w:r>
        <w:rPr>
          <w:noProof/>
        </w:rPr>
        <w:instrText xml:space="preserve"> PAGEREF _Toc279311777 \h </w:instrText>
      </w:r>
      <w:r>
        <w:rPr>
          <w:noProof/>
        </w:rPr>
      </w:r>
      <w:r>
        <w:rPr>
          <w:noProof/>
        </w:rPr>
        <w:fldChar w:fldCharType="separate"/>
      </w:r>
      <w:r>
        <w:rPr>
          <w:noProof/>
        </w:rPr>
        <w:t>11</w:t>
      </w:r>
      <w:r>
        <w:rPr>
          <w:noProof/>
        </w:rPr>
        <w:fldChar w:fldCharType="end"/>
      </w:r>
    </w:p>
    <w:p w14:paraId="041CF926"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1 Architecture 0: No movement, measure lifetime</w:t>
      </w:r>
      <w:r>
        <w:rPr>
          <w:noProof/>
        </w:rPr>
        <w:tab/>
      </w:r>
      <w:r>
        <w:rPr>
          <w:noProof/>
        </w:rPr>
        <w:fldChar w:fldCharType="begin"/>
      </w:r>
      <w:r>
        <w:rPr>
          <w:noProof/>
        </w:rPr>
        <w:instrText xml:space="preserve"> PAGEREF _Toc279311778 \h </w:instrText>
      </w:r>
      <w:r>
        <w:rPr>
          <w:noProof/>
        </w:rPr>
      </w:r>
      <w:r>
        <w:rPr>
          <w:noProof/>
        </w:rPr>
        <w:fldChar w:fldCharType="separate"/>
      </w:r>
      <w:r>
        <w:rPr>
          <w:noProof/>
        </w:rPr>
        <w:t>11</w:t>
      </w:r>
      <w:r>
        <w:rPr>
          <w:noProof/>
        </w:rPr>
        <w:fldChar w:fldCharType="end"/>
      </w:r>
    </w:p>
    <w:p w14:paraId="668EE1EC"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11779 \h </w:instrText>
      </w:r>
      <w:r>
        <w:rPr>
          <w:noProof/>
        </w:rPr>
      </w:r>
      <w:r>
        <w:rPr>
          <w:noProof/>
        </w:rPr>
        <w:fldChar w:fldCharType="separate"/>
      </w:r>
      <w:r>
        <w:rPr>
          <w:noProof/>
        </w:rPr>
        <w:t>11</w:t>
      </w:r>
      <w:r>
        <w:rPr>
          <w:noProof/>
        </w:rPr>
        <w:fldChar w:fldCharType="end"/>
      </w:r>
    </w:p>
    <w:p w14:paraId="127E00A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11780 \h </w:instrText>
      </w:r>
      <w:r>
        <w:rPr>
          <w:noProof/>
        </w:rPr>
      </w:r>
      <w:r>
        <w:rPr>
          <w:noProof/>
        </w:rPr>
        <w:fldChar w:fldCharType="separate"/>
      </w:r>
      <w:r>
        <w:rPr>
          <w:noProof/>
        </w:rPr>
        <w:t>13</w:t>
      </w:r>
      <w:r>
        <w:rPr>
          <w:noProof/>
        </w:rPr>
        <w:fldChar w:fldCharType="end"/>
      </w:r>
    </w:p>
    <w:p w14:paraId="06EB48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4 Architecture 3: Neuronal Classification of food using Food RGB Values</w:t>
      </w:r>
      <w:r>
        <w:rPr>
          <w:noProof/>
        </w:rPr>
        <w:tab/>
      </w:r>
      <w:r>
        <w:rPr>
          <w:noProof/>
        </w:rPr>
        <w:fldChar w:fldCharType="begin"/>
      </w:r>
      <w:r>
        <w:rPr>
          <w:noProof/>
        </w:rPr>
        <w:instrText xml:space="preserve"> PAGEREF _Toc279311781 \h </w:instrText>
      </w:r>
      <w:r>
        <w:rPr>
          <w:noProof/>
        </w:rPr>
      </w:r>
      <w:r>
        <w:rPr>
          <w:noProof/>
        </w:rPr>
        <w:fldChar w:fldCharType="separate"/>
      </w:r>
      <w:r>
        <w:rPr>
          <w:noProof/>
        </w:rPr>
        <w:t>14</w:t>
      </w:r>
      <w:r>
        <w:rPr>
          <w:noProof/>
        </w:rPr>
        <w:fldChar w:fldCharType="end"/>
      </w:r>
    </w:p>
    <w:p w14:paraId="0B3FB3B1"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5 Architecture 4: Neuronal Movement towards brightest object</w:t>
      </w:r>
      <w:r>
        <w:rPr>
          <w:noProof/>
        </w:rPr>
        <w:tab/>
      </w:r>
      <w:r>
        <w:rPr>
          <w:noProof/>
        </w:rPr>
        <w:fldChar w:fldCharType="begin"/>
      </w:r>
      <w:r>
        <w:rPr>
          <w:noProof/>
        </w:rPr>
        <w:instrText xml:space="preserve"> PAGEREF _Toc279311782 \h </w:instrText>
      </w:r>
      <w:r>
        <w:rPr>
          <w:noProof/>
        </w:rPr>
      </w:r>
      <w:r>
        <w:rPr>
          <w:noProof/>
        </w:rPr>
        <w:fldChar w:fldCharType="separate"/>
      </w:r>
      <w:r>
        <w:rPr>
          <w:noProof/>
        </w:rPr>
        <w:t>15</w:t>
      </w:r>
      <w:r>
        <w:rPr>
          <w:noProof/>
        </w:rPr>
        <w:fldChar w:fldCharType="end"/>
      </w:r>
    </w:p>
    <w:p w14:paraId="25DD4B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6 Architecture 5: Eat objects based on neuronal classification</w:t>
      </w:r>
      <w:r>
        <w:rPr>
          <w:noProof/>
        </w:rPr>
        <w:tab/>
      </w:r>
      <w:r>
        <w:rPr>
          <w:noProof/>
        </w:rPr>
        <w:fldChar w:fldCharType="begin"/>
      </w:r>
      <w:r>
        <w:rPr>
          <w:noProof/>
        </w:rPr>
        <w:instrText xml:space="preserve"> PAGEREF _Toc279311783 \h </w:instrText>
      </w:r>
      <w:r>
        <w:rPr>
          <w:noProof/>
        </w:rPr>
      </w:r>
      <w:r>
        <w:rPr>
          <w:noProof/>
        </w:rPr>
        <w:fldChar w:fldCharType="separate"/>
      </w:r>
      <w:r>
        <w:rPr>
          <w:noProof/>
        </w:rPr>
        <w:t>16</w:t>
      </w:r>
      <w:r>
        <w:rPr>
          <w:noProof/>
        </w:rPr>
        <w:fldChar w:fldCharType="end"/>
      </w:r>
    </w:p>
    <w:p w14:paraId="359792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11784 \h </w:instrText>
      </w:r>
      <w:r>
        <w:rPr>
          <w:noProof/>
        </w:rPr>
      </w:r>
      <w:r>
        <w:rPr>
          <w:noProof/>
        </w:rPr>
        <w:fldChar w:fldCharType="separate"/>
      </w:r>
      <w:r>
        <w:rPr>
          <w:noProof/>
        </w:rPr>
        <w:t>18</w:t>
      </w:r>
      <w:r>
        <w:rPr>
          <w:noProof/>
        </w:rPr>
        <w:fldChar w:fldCharType="end"/>
      </w:r>
    </w:p>
    <w:p w14:paraId="12CD6909"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8 Architecture 7: Eat objects based on n</w:t>
      </w:r>
      <w:r w:rsidRPr="00AA497E">
        <w:rPr>
          <w:rFonts w:ascii="Times New Roman"/>
          <w:noProof/>
          <w:lang w:val="fr-FR"/>
        </w:rPr>
        <w:t>euron c</w:t>
      </w:r>
      <w:r w:rsidRPr="00AA497E">
        <w:rPr>
          <w:rFonts w:ascii="Times New Roman"/>
          <w:noProof/>
        </w:rPr>
        <w:t>lassification using RGB percentage and c</w:t>
      </w:r>
      <w:r w:rsidRPr="00AA497E">
        <w:rPr>
          <w:rFonts w:ascii="Times New Roman"/>
          <w:noProof/>
          <w:lang w:val="nl-NL"/>
        </w:rPr>
        <w:t xml:space="preserve">hoose </w:t>
      </w:r>
      <w:r w:rsidRPr="00AA497E">
        <w:rPr>
          <w:rFonts w:ascii="Times New Roman"/>
          <w:noProof/>
        </w:rPr>
        <w:t>direction based on light intensity and classification</w:t>
      </w:r>
      <w:r>
        <w:rPr>
          <w:noProof/>
        </w:rPr>
        <w:tab/>
      </w:r>
      <w:r>
        <w:rPr>
          <w:noProof/>
        </w:rPr>
        <w:fldChar w:fldCharType="begin"/>
      </w:r>
      <w:r>
        <w:rPr>
          <w:noProof/>
        </w:rPr>
        <w:instrText xml:space="preserve"> PAGEREF _Toc279311785 \h </w:instrText>
      </w:r>
      <w:r>
        <w:rPr>
          <w:noProof/>
        </w:rPr>
      </w:r>
      <w:r>
        <w:rPr>
          <w:noProof/>
        </w:rPr>
        <w:fldChar w:fldCharType="separate"/>
      </w:r>
      <w:r>
        <w:rPr>
          <w:noProof/>
        </w:rPr>
        <w:t>20</w:t>
      </w:r>
      <w:r>
        <w:rPr>
          <w:noProof/>
        </w:rPr>
        <w:fldChar w:fldCharType="end"/>
      </w:r>
    </w:p>
    <w:p w14:paraId="6D433377"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11786 \h </w:instrText>
      </w:r>
      <w:r>
        <w:rPr>
          <w:noProof/>
        </w:rPr>
      </w:r>
      <w:r>
        <w:rPr>
          <w:noProof/>
        </w:rPr>
        <w:fldChar w:fldCharType="separate"/>
      </w:r>
      <w:r>
        <w:rPr>
          <w:noProof/>
        </w:rPr>
        <w:t>21</w:t>
      </w:r>
      <w:r>
        <w:rPr>
          <w:noProof/>
        </w:rPr>
        <w:fldChar w:fldCharType="end"/>
      </w:r>
    </w:p>
    <w:p w14:paraId="461A5B16"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it-IT"/>
        </w:rPr>
        <w:t>4. Discussion</w:t>
      </w:r>
      <w:r>
        <w:rPr>
          <w:noProof/>
        </w:rPr>
        <w:tab/>
      </w:r>
      <w:r>
        <w:rPr>
          <w:noProof/>
        </w:rPr>
        <w:fldChar w:fldCharType="begin"/>
      </w:r>
      <w:r>
        <w:rPr>
          <w:noProof/>
        </w:rPr>
        <w:instrText xml:space="preserve"> PAGEREF _Toc279311787 \h </w:instrText>
      </w:r>
      <w:r>
        <w:rPr>
          <w:noProof/>
        </w:rPr>
      </w:r>
      <w:r>
        <w:rPr>
          <w:noProof/>
        </w:rPr>
        <w:fldChar w:fldCharType="separate"/>
      </w:r>
      <w:r>
        <w:rPr>
          <w:noProof/>
        </w:rPr>
        <w:t>22</w:t>
      </w:r>
      <w:r>
        <w:rPr>
          <w:noProof/>
        </w:rPr>
        <w:fldChar w:fldCharType="end"/>
      </w:r>
    </w:p>
    <w:p w14:paraId="7C252265"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5. Conclusion</w:t>
      </w:r>
      <w:r>
        <w:rPr>
          <w:noProof/>
        </w:rPr>
        <w:tab/>
      </w:r>
      <w:r>
        <w:rPr>
          <w:noProof/>
        </w:rPr>
        <w:fldChar w:fldCharType="begin"/>
      </w:r>
      <w:r>
        <w:rPr>
          <w:noProof/>
        </w:rPr>
        <w:instrText xml:space="preserve"> PAGEREF _Toc279311788 \h </w:instrText>
      </w:r>
      <w:r>
        <w:rPr>
          <w:noProof/>
        </w:rPr>
      </w:r>
      <w:r>
        <w:rPr>
          <w:noProof/>
        </w:rPr>
        <w:fldChar w:fldCharType="separate"/>
      </w:r>
      <w:r>
        <w:rPr>
          <w:noProof/>
        </w:rPr>
        <w:t>23</w:t>
      </w:r>
      <w:r>
        <w:rPr>
          <w:noProof/>
        </w:rPr>
        <w:fldChar w:fldCharType="end"/>
      </w:r>
    </w:p>
    <w:p w14:paraId="37A580DE"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6. Acknowledgements</w:t>
      </w:r>
      <w:r>
        <w:rPr>
          <w:noProof/>
        </w:rPr>
        <w:tab/>
      </w:r>
      <w:r>
        <w:rPr>
          <w:noProof/>
        </w:rPr>
        <w:fldChar w:fldCharType="begin"/>
      </w:r>
      <w:r>
        <w:rPr>
          <w:noProof/>
        </w:rPr>
        <w:instrText xml:space="preserve"> PAGEREF _Toc279311789 \h </w:instrText>
      </w:r>
      <w:r>
        <w:rPr>
          <w:noProof/>
        </w:rPr>
      </w:r>
      <w:r>
        <w:rPr>
          <w:noProof/>
        </w:rPr>
        <w:fldChar w:fldCharType="separate"/>
      </w:r>
      <w:r>
        <w:rPr>
          <w:noProof/>
        </w:rPr>
        <w:t>24</w:t>
      </w:r>
      <w:r>
        <w:rPr>
          <w:noProof/>
        </w:rPr>
        <w:fldChar w:fldCharType="end"/>
      </w:r>
    </w:p>
    <w:p w14:paraId="634D880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7. References</w:t>
      </w:r>
      <w:r>
        <w:rPr>
          <w:noProof/>
        </w:rPr>
        <w:tab/>
      </w:r>
      <w:r>
        <w:rPr>
          <w:noProof/>
        </w:rPr>
        <w:fldChar w:fldCharType="begin"/>
      </w:r>
      <w:r>
        <w:rPr>
          <w:noProof/>
        </w:rPr>
        <w:instrText xml:space="preserve"> PAGEREF _Toc279311790 \h </w:instrText>
      </w:r>
      <w:r>
        <w:rPr>
          <w:noProof/>
        </w:rPr>
      </w:r>
      <w:r>
        <w:rPr>
          <w:noProof/>
        </w:rPr>
        <w:fldChar w:fldCharType="separate"/>
      </w:r>
      <w:r>
        <w:rPr>
          <w:noProof/>
        </w:rPr>
        <w:t>24</w:t>
      </w:r>
      <w:r>
        <w:rPr>
          <w:noProof/>
        </w:rPr>
        <w:fldChar w:fldCharType="end"/>
      </w:r>
    </w:p>
    <w:p w14:paraId="306799E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8. Appendix A</w:t>
      </w:r>
      <w:r>
        <w:rPr>
          <w:noProof/>
        </w:rPr>
        <w:tab/>
      </w:r>
      <w:r>
        <w:rPr>
          <w:noProof/>
        </w:rPr>
        <w:fldChar w:fldCharType="begin"/>
      </w:r>
      <w:r>
        <w:rPr>
          <w:noProof/>
        </w:rPr>
        <w:instrText xml:space="preserve"> PAGEREF _Toc279311791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11765"/>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The Problem of improving robot lifetime in the simulated world created by professor Caudel</w:t>
      </w:r>
      <w:r w:rsidR="00235853">
        <w:rPr>
          <w:rFonts w:ascii="Times New Roman"/>
        </w:rPr>
        <w:t>l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Caudell</w:t>
      </w:r>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11766"/>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11767"/>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11768"/>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11769"/>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11770"/>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11771"/>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0E9F092D" w:rsidR="00797930" w:rsidRDefault="00926EF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11772"/>
      <w:r w:rsidRPr="00374E5D">
        <w:rPr>
          <w:rFonts w:ascii="Times New Roman"/>
          <w:color w:val="000000"/>
        </w:rPr>
        <w:t>2.5 Architecture 4: Neuronal Movement towards brightest object</w:t>
      </w:r>
      <w:bookmarkEnd w:id="7"/>
      <w:r w:rsidRPr="00374E5D">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Intensity = sqrt(R^2 + G^2 + B^2)</w:t>
      </w:r>
      <w:r>
        <w:rPr>
          <w:rFonts w:ascii="Times New Roman"/>
          <w:sz w:val="24"/>
          <w:szCs w:val="24"/>
        </w:rPr>
        <w:tab/>
        <w:t>(eq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8" w:name="_Toc279311773"/>
      <w:r w:rsidRPr="00374E5D">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10D19F28" w:rsidR="00797930" w:rsidRDefault="00647173">
      <w:pPr>
        <w:pStyle w:val="BodyA"/>
        <w:spacing w:line="360" w:lineRule="auto"/>
        <w:jc w:val="center"/>
        <w:rPr>
          <w:rFonts w:ascii="Times New Roman" w:eastAsia="Times New Roman" w:hAnsi="Times New Roman" w:cs="Times New Roman"/>
        </w:rPr>
      </w:pPr>
      <w:r>
        <w:rPr>
          <w:rFonts w:ascii="Times New Roman"/>
        </w:rPr>
        <w:t>Fig</w:t>
      </w:r>
      <w:bookmarkStart w:id="9" w:name="_GoBack"/>
      <w:bookmarkEnd w:id="9"/>
      <w:r w:rsidR="00235853">
        <w:rPr>
          <w:rFonts w:ascii="Times New Roman"/>
        </w:rPr>
        <w:t xml:space="preserve"> 3: Network diagram of the LMS neuron for classifying food with the caveat of normalized i</w:t>
      </w:r>
      <w:r w:rsidR="00235853">
        <w:rPr>
          <w:rFonts w:ascii="Times New Roman"/>
        </w:rPr>
        <w:t>n</w:t>
      </w:r>
      <w:r w:rsidR="00235853">
        <w:rPr>
          <w:rFonts w:ascii="Times New Roman"/>
        </w:rPr>
        <w:t>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10" w:name="_Toc279311774"/>
      <w:r w:rsidRPr="00374E5D">
        <w:rPr>
          <w:rFonts w:ascii="Times New Roman"/>
          <w:color w:val="000000"/>
        </w:rPr>
        <w:t>2.7 Architecture 6: Neuronal Classification of food using Food RGB Percentage</w:t>
      </w:r>
      <w:bookmarkEnd w:id="10"/>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4F56DE1E"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11775"/>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1BB30F6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2" w:name="_Toc279311776"/>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2"/>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22F7F1B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83061F">
        <w:rPr>
          <w:rFonts w:ascii="Times New Roman"/>
        </w:rPr>
        <w:t xml:space="preserve"> 6: Diagram of updated</w:t>
      </w:r>
      <w:r w:rsidR="00235853">
        <w:rPr>
          <w:rFonts w:ascii="Times New Roman"/>
        </w:rPr>
        <w:t xml:space="preserve"> eat direction</w:t>
      </w:r>
      <w:r w:rsidR="007166D3">
        <w:rPr>
          <w:rFonts w:ascii="Times New Roman"/>
        </w:rPr>
        <w:t>,</w:t>
      </w:r>
      <w:r w:rsidR="00235853">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3" w:name="_Toc279311777"/>
      <w:r>
        <w:rPr>
          <w:rFonts w:ascii="Times New Roman"/>
        </w:rPr>
        <w:t>3. Results</w:t>
      </w:r>
      <w:bookmarkEnd w:id="13"/>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4" w:name="_Toc279311778"/>
      <w:r w:rsidRPr="00374E5D">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5" w:name="_Toc279311779"/>
      <w:r w:rsidRPr="00374E5D">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4AE1A8B" w:rsidR="00797930" w:rsidRDefault="00F23CBC">
      <w:pPr>
        <w:pStyle w:val="BodyA"/>
        <w:spacing w:line="360" w:lineRule="auto"/>
        <w:ind w:firstLine="360"/>
        <w:jc w:val="center"/>
        <w:rPr>
          <w:rFonts w:ascii="Times New Roman" w:eastAsia="Times New Roman" w:hAnsi="Times New Roman" w:cs="Times New Roman"/>
        </w:rPr>
      </w:pPr>
      <w:r>
        <w:rPr>
          <w:rFonts w:ascii="Times New Roman"/>
        </w:rPr>
        <w:t>Fig</w:t>
      </w:r>
      <w:r w:rsidR="00235853">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279311780"/>
      <w:r>
        <w:rPr>
          <w:rFonts w:ascii="Times New Roman"/>
          <w:color w:val="000000"/>
        </w:rPr>
        <w:lastRenderedPageBreak/>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 xml:space="preserve">ters. Like architecture 1, the lifetime is correlated with speed, further supporting our hypothesis from the previous architecture of their relation. As speed increases, the mean lif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121C1CB4" w14:textId="08C8AE2B" w:rsidR="003F6BCA" w:rsidRDefault="00235853" w:rsidP="009C4E2C">
      <w:pPr>
        <w:pStyle w:val="Heading3"/>
        <w:spacing w:line="360" w:lineRule="auto"/>
        <w:rPr>
          <w:rFonts w:ascii="Times New Roman"/>
          <w:color w:val="000000"/>
        </w:rPr>
      </w:pPr>
      <w:bookmarkStart w:id="17" w:name="_Toc279311781"/>
      <w:r>
        <w:rPr>
          <w:rFonts w:ascii="Times New Roman"/>
          <w:color w:val="000000"/>
        </w:rPr>
        <w:t>3.4 Architecture 3: Neuronal Classification of food using Food RGB Values</w:t>
      </w:r>
      <w:bookmarkEnd w:id="17"/>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5FCA2C86"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n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ifying the above drawn conclusion</w:t>
      </w:r>
      <w:r>
        <w:rPr>
          <w:rFonts w:ascii="Times New Roman"/>
        </w:rPr>
        <w:t xml:space="preserve"> conclusion.</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77777777" w:rsidR="00895633" w:rsidRDefault="00895633" w:rsidP="00825E92">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1BE96C09" w14:textId="77777777" w:rsidR="00895633" w:rsidRDefault="00895633"/>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77777777" w:rsidR="00895633" w:rsidRDefault="00895633" w:rsidP="00825E92">
                      <w:pPr>
                        <w:pStyle w:val="BodyA"/>
                        <w:spacing w:line="360" w:lineRule="auto"/>
                        <w:jc w:val="center"/>
                        <w:rPr>
                          <w:rFonts w:ascii="Times New Roman" w:eastAsia="Times New Roman" w:hAnsi="Times New Roman" w:cs="Times New Roman"/>
                        </w:rPr>
                      </w:pPr>
                      <w:r>
                        <w:rPr>
                          <w:rFonts w:ascii="Times New Roman"/>
                        </w:rPr>
                        <w:t>Fig 10: Dire</w:t>
                      </w:r>
                      <w:r>
                        <w:rPr>
                          <w:rFonts w:ascii="Times New Roman"/>
                        </w:rPr>
                        <w:t>c</w:t>
                      </w:r>
                      <w:r>
                        <w:rPr>
                          <w:rFonts w:ascii="Times New Roman"/>
                        </w:rPr>
                        <w:t>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objects it has encountered.</w:t>
                      </w:r>
                    </w:p>
                    <w:p w14:paraId="1BE96C09" w14:textId="77777777" w:rsidR="00895633" w:rsidRDefault="00895633"/>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8" w:name="_Toc279311782"/>
      <w:r w:rsidRPr="00BE350F">
        <w:rPr>
          <w:rFonts w:ascii="Times New Roman"/>
          <w:color w:val="000000"/>
        </w:rPr>
        <w:t>3.5 Architecture 4: Neuronal Movement towards brightest object</w:t>
      </w:r>
      <w:bookmarkEnd w:id="18"/>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emented here generates the same </w:t>
      </w:r>
      <w:r w:rsidR="00D67FBE">
        <w:rPr>
          <w:rFonts w:ascii="Times New Roman"/>
        </w:rPr>
        <w:t>result as the internal function</w:t>
      </w:r>
      <w:r>
        <w:rPr>
          <w:rFonts w:ascii="Times New Roman"/>
        </w:rPr>
        <w:t>. Therefore, our direc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9627CE" w:rsidRDefault="00FA31C1" w:rsidP="009627CE">
                            <w:pPr>
                              <w:pStyle w:val="BodyA"/>
                              <w:spacing w:line="360" w:lineRule="auto"/>
                              <w:jc w:val="center"/>
                              <w:rPr>
                                <w:rFonts w:ascii="Times New Roman" w:eastAsia="Times New Roman" w:hAnsi="Times New Roman" w:cs="Times New Roman"/>
                              </w:rPr>
                            </w:pPr>
                            <w:r>
                              <w:rPr>
                                <w:rFonts w:ascii="Times New Roman"/>
                              </w:rPr>
                              <w:t>Fig</w:t>
                            </w:r>
                            <w:r w:rsidR="009627CE">
                              <w:rPr>
                                <w:rFonts w:ascii="Times New Roman"/>
                              </w:rPr>
                              <w:t xml:space="preserve"> 11:  Intensity receptor index comparison between the internal function and the implemented ne</w:t>
                            </w:r>
                            <w:r w:rsidR="009627CE">
                              <w:rPr>
                                <w:rFonts w:ascii="Times New Roman"/>
                              </w:rPr>
                              <w:t>u</w:t>
                            </w:r>
                            <w:r w:rsidR="009627CE">
                              <w:rPr>
                                <w:rFonts w:ascii="Times New Roman"/>
                              </w:rPr>
                              <w:t>ronal function.</w:t>
                            </w:r>
                          </w:p>
                          <w:p w14:paraId="4BAF1E8E" w14:textId="77777777" w:rsidR="009627CE" w:rsidRDefault="009627CE"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9627CE" w:rsidRDefault="00FA31C1" w:rsidP="009627CE">
                      <w:pPr>
                        <w:pStyle w:val="BodyA"/>
                        <w:spacing w:line="360" w:lineRule="auto"/>
                        <w:jc w:val="center"/>
                        <w:rPr>
                          <w:rFonts w:ascii="Times New Roman" w:eastAsia="Times New Roman" w:hAnsi="Times New Roman" w:cs="Times New Roman"/>
                        </w:rPr>
                      </w:pPr>
                      <w:r>
                        <w:rPr>
                          <w:rFonts w:ascii="Times New Roman"/>
                        </w:rPr>
                        <w:t>Fig</w:t>
                      </w:r>
                      <w:r w:rsidR="009627CE">
                        <w:rPr>
                          <w:rFonts w:ascii="Times New Roman"/>
                        </w:rPr>
                        <w:t xml:space="preserve"> 11:  Intensity receptor index comparison between the internal function and the implemented ne</w:t>
                      </w:r>
                      <w:r w:rsidR="009627CE">
                        <w:rPr>
                          <w:rFonts w:ascii="Times New Roman"/>
                        </w:rPr>
                        <w:t>u</w:t>
                      </w:r>
                      <w:r w:rsidR="009627CE">
                        <w:rPr>
                          <w:rFonts w:ascii="Times New Roman"/>
                        </w:rPr>
                        <w:t>ronal function.</w:t>
                      </w:r>
                    </w:p>
                    <w:p w14:paraId="4BAF1E8E" w14:textId="77777777" w:rsidR="009627CE" w:rsidRDefault="009627C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9" w:name="_Toc279311783"/>
      <w:r w:rsidRPr="007354F7">
        <w:rPr>
          <w:rFonts w:ascii="Times New Roman"/>
          <w:color w:val="000000"/>
        </w:rPr>
        <w:t>3.6 Architecture 5: Eat objects based on neuronal classification</w:t>
      </w:r>
      <w:bookmarkEnd w:id="19"/>
    </w:p>
    <w:p w14:paraId="4DCB3A8A" w14:textId="77777777" w:rsidR="007354F7" w:rsidRPr="007354F7" w:rsidRDefault="007354F7" w:rsidP="007354F7">
      <w:pPr>
        <w:pStyle w:val="BodyA"/>
      </w:pPr>
    </w:p>
    <w:p w14:paraId="4315A1B3" w14:textId="5BB6DB05" w:rsidR="00797930" w:rsidRDefault="00235853" w:rsidP="00895633">
      <w:pPr>
        <w:pStyle w:val="BodyA"/>
        <w:widowControl w:val="0"/>
        <w:spacing w:line="360" w:lineRule="auto"/>
        <w:jc w:val="both"/>
        <w:rPr>
          <w:rFonts w:ascii="Times New Roman" w:eastAsia="Times New Roman" w:hAnsi="Times New Roman" w:cs="Times New Roman"/>
        </w:rPr>
      </w:pPr>
      <w:r>
        <w:rPr>
          <w:rFonts w:ascii="Times New Roman"/>
        </w:rPr>
        <w:t>In this architecture, the robot could activate both classification neuron and direction neuron to  search and eat good foods in the world. After implementation, we could see how the lifetime changes.</w:t>
      </w: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C73529">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24F14FF" w14:textId="77777777" w:rsidR="009627CE" w:rsidRDefault="009627CE" w:rsidP="00C73529">
            <w:pPr>
              <w:pStyle w:val="BodyA"/>
              <w:spacing w:line="360" w:lineRule="auto"/>
              <w:jc w:val="center"/>
            </w:pPr>
            <w:r>
              <w:rPr>
                <w:rFonts w:ascii="Times New Roman"/>
                <w:b/>
                <w:bCs/>
              </w:rPr>
              <w:lastRenderedPageBreak/>
              <w:t xml:space="preserve">Table 4: </w:t>
            </w:r>
            <w:r>
              <w:rPr>
                <w:b/>
                <w:bCs/>
              </w:rPr>
              <w:t>Robot lifetime mean and standard deviation for different speed rate for comparison with future architectures.</w:t>
            </w:r>
          </w:p>
        </w:tc>
      </w:tr>
      <w:tr w:rsidR="009627CE" w14:paraId="561DE146" w14:textId="77777777" w:rsidTr="00C73529">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C73529">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C73529">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C73529">
            <w:pPr>
              <w:pStyle w:val="TableStyle2A"/>
              <w:jc w:val="center"/>
            </w:pPr>
            <w:r>
              <w:t>Lifetime Standard Deviation</w:t>
            </w:r>
          </w:p>
        </w:tc>
      </w:tr>
      <w:tr w:rsidR="009627CE" w14:paraId="7C11ACB5"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C73529">
            <w:pPr>
              <w:pStyle w:val="TableStyle1A"/>
              <w:jc w:val="center"/>
            </w:pPr>
            <w:r>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C73529">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C73529">
            <w:pPr>
              <w:pStyle w:val="BodyB"/>
              <w:jc w:val="center"/>
            </w:pPr>
            <w:r>
              <w:t>878.8</w:t>
            </w:r>
          </w:p>
        </w:tc>
      </w:tr>
      <w:tr w:rsidR="009627CE" w14:paraId="2F52DBE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C73529">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C73529">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C73529">
            <w:pPr>
              <w:pStyle w:val="BodyB"/>
              <w:jc w:val="center"/>
            </w:pPr>
            <w:r>
              <w:t>965.2</w:t>
            </w:r>
          </w:p>
        </w:tc>
      </w:tr>
      <w:tr w:rsidR="009627CE" w14:paraId="1A1D5DF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C73529">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C73529">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C73529">
            <w:pPr>
              <w:pStyle w:val="BodyB"/>
              <w:jc w:val="center"/>
            </w:pPr>
            <w:r>
              <w:t>963.7</w:t>
            </w:r>
          </w:p>
        </w:tc>
      </w:tr>
      <w:tr w:rsidR="009627CE" w14:paraId="0A32C630"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C73529">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C73529">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C73529">
            <w:pPr>
              <w:pStyle w:val="BodyB"/>
              <w:jc w:val="center"/>
            </w:pPr>
            <w:r>
              <w:t>1044.4</w:t>
            </w:r>
          </w:p>
        </w:tc>
      </w:tr>
      <w:tr w:rsidR="009627CE" w14:paraId="09AB317E"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C73529">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C73529">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C73529">
            <w:pPr>
              <w:pStyle w:val="BodyB"/>
              <w:jc w:val="center"/>
            </w:pPr>
            <w:r>
              <w:t>1661.2</w:t>
            </w:r>
          </w:p>
        </w:tc>
      </w:tr>
      <w:tr w:rsidR="009627CE" w14:paraId="743F5EC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C73529">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C73529">
            <w:pPr>
              <w:pStyle w:val="BodyB"/>
              <w:jc w:val="center"/>
            </w:pPr>
            <w:r>
              <w:t>1644.7</w:t>
            </w:r>
          </w:p>
        </w:tc>
      </w:tr>
      <w:tr w:rsidR="009627CE" w14:paraId="0D88287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C73529">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C73529">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1">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2">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311784"/>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3">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C22C724" w:rsidR="00797930" w:rsidRDefault="0001350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4:  RMSE error drops as the LMS neuron adjusts its weights and learns how to classify o</w:t>
      </w:r>
      <w:r w:rsidR="00235853">
        <w:rPr>
          <w:rFonts w:ascii="Times New Roman"/>
        </w:rPr>
        <w:t>b</w:t>
      </w:r>
      <w:r w:rsidR="00235853">
        <w:rPr>
          <w:rFonts w:ascii="Times New Roman"/>
        </w:rPr>
        <w:t>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lastRenderedPageBreak/>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311785"/>
      <w:r>
        <w:rPr>
          <w:rFonts w:ascii="Times New Roman"/>
          <w:color w:val="000000"/>
        </w:rPr>
        <w:t>3. 8 Architecture 7: Eat objects based on n</w:t>
      </w:r>
      <w:r>
        <w:rPr>
          <w:rFonts w:ascii="Times New Roman"/>
          <w:color w:val="000000"/>
          <w:lang w:val="fr-FR"/>
        </w:rPr>
        <w:t>euron c</w:t>
      </w:r>
      <w:r>
        <w:rPr>
          <w:rFonts w:ascii="Times New Roman"/>
          <w:color w:val="000000"/>
        </w:rPr>
        <w:t>lassification using RGB percentage and c</w:t>
      </w:r>
      <w:r>
        <w:rPr>
          <w:rFonts w:ascii="Times New Roman"/>
          <w:color w:val="000000"/>
          <w:lang w:val="nl-NL"/>
        </w:rPr>
        <w:t xml:space="preserve">hoos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4">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Therefore, it solids conclusion in architecture 6 that the second beam is related with good foods, while the other two beams are </w:t>
      </w:r>
      <w:r>
        <w:rPr>
          <w:rFonts w:ascii="Times New Roman"/>
        </w:rPr>
        <w:lastRenderedPageBreak/>
        <w:t>related with bad foods. By comparing fig 13 and fig 15, we could see that the best speed for r</w:t>
      </w:r>
      <w:r>
        <w:rPr>
          <w:rFonts w:ascii="Times New Roman"/>
        </w:rPr>
        <w:t>o</w:t>
      </w:r>
      <w:r>
        <w:rPr>
          <w:rFonts w:ascii="Times New Roman"/>
        </w:rPr>
        <w:t>bot to survive is changing if we change the architecture. From table 6, we can see that the best speed is 0.06, where the robot could survive for more than 30000 cycles in average for one life time.</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311786"/>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93805A8" w14:textId="77777777" w:rsidR="00B02A66" w:rsidRDefault="00B02A66">
      <w:pPr>
        <w:pStyle w:val="BodyA"/>
        <w:spacing w:line="360" w:lineRule="auto"/>
        <w:jc w:val="center"/>
        <w:rPr>
          <w:rFonts w:ascii="Times New Roman" w:eastAsia="Times New Roman" w:hAnsi="Times New Roman" w:cs="Times New Roman"/>
        </w:rPr>
      </w:pPr>
    </w:p>
    <w:p w14:paraId="153DBA5A" w14:textId="77777777" w:rsidR="00B02A66" w:rsidRDefault="00B02A66">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lastRenderedPageBreak/>
        <w:t>Fig 16:  Mean lifespan trend line with standard deviation bars.</w:t>
      </w:r>
    </w:p>
    <w:p w14:paraId="43DE37A0" w14:textId="72460F07" w:rsidR="00797930" w:rsidRDefault="00B02A66">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62336" behindDoc="0" locked="0" layoutInCell="1" allowOverlap="1" wp14:anchorId="3CDBA8D5" wp14:editId="242421F9">
            <wp:simplePos x="0" y="0"/>
            <wp:positionH relativeFrom="margin">
              <wp:posOffset>914400</wp:posOffset>
            </wp:positionH>
            <wp:positionV relativeFrom="page">
              <wp:posOffset>914400</wp:posOffset>
            </wp:positionV>
            <wp:extent cx="4018280" cy="3013710"/>
            <wp:effectExtent l="0" t="0" r="0" b="889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5">
                      <a:extLst/>
                    </a:blip>
                    <a:stretch>
                      <a:fillRect/>
                    </a:stretch>
                  </pic:blipFill>
                  <pic:spPr>
                    <a:xfrm>
                      <a:off x="0" y="0"/>
                      <a:ext cx="4018280" cy="3013710"/>
                    </a:xfrm>
                    <a:prstGeom prst="rect">
                      <a:avLst/>
                    </a:prstGeom>
                    <a:ln w="12700" cap="flat">
                      <a:noFill/>
                      <a:miter lim="400000"/>
                    </a:ln>
                    <a:effectLst/>
                  </pic:spPr>
                </pic:pic>
              </a:graphicData>
            </a:graphic>
          </wp:anchor>
        </w:drawing>
      </w:r>
      <w:r w:rsidR="00235853">
        <w:rPr>
          <w:rFonts w:ascii="Times New Roman"/>
        </w:rPr>
        <w:t>By comparing table 6 and table 7, we could see that our new architecture works well. At the best speed, our robot could survive more than 50000 cycles per life time. Therefore, we could co</w:t>
      </w:r>
      <w:r w:rsidR="00235853">
        <w:rPr>
          <w:rFonts w:ascii="Times New Roman"/>
        </w:rPr>
        <w:t>n</w:t>
      </w:r>
      <w:r w:rsidR="00235853">
        <w:rPr>
          <w:rFonts w:ascii="Times New Roman"/>
        </w:rPr>
        <w:t>clude that objects on side 1 and 7 could not be classified directed by single beam. However, by classifying the correct objects, the robot could survive longer than other architectures.</w:t>
      </w:r>
    </w:p>
    <w:p w14:paraId="3F08CC31" w14:textId="356EAF41" w:rsidR="00797930" w:rsidRDefault="00235853">
      <w:pPr>
        <w:pStyle w:val="Heading"/>
        <w:rPr>
          <w:rFonts w:ascii="Times New Roman" w:eastAsia="Times New Roman" w:hAnsi="Times New Roman" w:cs="Times New Roman"/>
          <w:lang w:val="it-IT"/>
        </w:rPr>
      </w:pPr>
      <w:bookmarkStart w:id="23" w:name="_Toc279311787"/>
      <w:r>
        <w:rPr>
          <w:rFonts w:ascii="Times New Roman"/>
          <w:lang w:val="it-IT"/>
        </w:rPr>
        <w:t>4. Discussion</w:t>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neurons works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w:t>
      </w:r>
      <w:r>
        <w:rPr>
          <w:rFonts w:ascii="Times New Roman"/>
        </w:rPr>
        <w:lastRenderedPageBreak/>
        <w:t>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311788"/>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Through this projects,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rPr>
        <w:t>’</w:t>
      </w:r>
      <w:r>
        <w:rPr>
          <w:rFonts w:ascii="Times New Roman"/>
        </w:rPr>
        <w:t xml:space="preserve">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w:t>
      </w:r>
      <w:r>
        <w:rPr>
          <w:rFonts w:ascii="Times New Roman"/>
        </w:rPr>
        <w:lastRenderedPageBreak/>
        <w:t>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311789"/>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Caudell for </w:t>
      </w:r>
      <w:r>
        <w:t>createing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Fengshu Xu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311790"/>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r>
        <w:rPr>
          <w:rFonts w:ascii="Times New Roman" w:eastAsia="Times New Roman" w:hAnsi="Times New Roman" w:cs="Times New Roman"/>
        </w:rPr>
        <w:t>Caudell,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311791"/>
      <w:r>
        <w:rPr>
          <w:rFonts w:ascii="Times New Roman"/>
          <w:lang w:val="fr-FR"/>
        </w:rPr>
        <w:lastRenderedPageBreak/>
        <w:t>8. Appendix A</w:t>
      </w:r>
      <w:bookmarkEnd w:id="27"/>
    </w:p>
    <w:p w14:paraId="7C1B000A" w14:textId="77777777" w:rsidR="00797930" w:rsidRDefault="00235853">
      <w:pPr>
        <w:pStyle w:val="BodyC"/>
      </w:pPr>
      <w:r>
        <w:t>1. Perceptron.h</w:t>
      </w:r>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49AED907"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58648C0D"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r>
        <w:rPr>
          <w:sz w:val="22"/>
          <w:szCs w:val="22"/>
        </w:rPr>
        <w:t>}perceptron;</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endif</w:t>
      </w:r>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2. Perceptron.c</w:t>
      </w:r>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3. LMSAlgorithm.h</w:t>
      </w:r>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h</w:t>
      </w:r>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3F2798ED"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4. LMSAlgorithm.c</w:t>
      </w:r>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c</w:t>
      </w:r>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020E45A5" w14:textId="77777777" w:rsidR="00797930" w:rsidRDefault="00235853">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42C5183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87389DA"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lang w:val="da-DK"/>
        </w:rPr>
        <w:t>else</w:t>
      </w:r>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5. DirectionControlNeuron.c</w:t>
      </w:r>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DirectionControlNeuron.c</w:t>
      </w:r>
    </w:p>
    <w:p w14:paraId="57A6ACFD"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  Created by lin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F1990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75876F1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134A8035" w14:textId="77777777" w:rsidR="00797930" w:rsidRDefault="00235853">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max_receptor = receptor_idx;</w:t>
      </w:r>
    </w:p>
    <w:p w14:paraId="4FA7A586" w14:textId="77777777" w:rsidR="00797930" w:rsidRDefault="00235853">
      <w:pPr>
        <w:pStyle w:val="BodyC"/>
        <w:widowControl w:val="0"/>
        <w:tabs>
          <w:tab w:val="left" w:pos="529"/>
        </w:tabs>
        <w:rPr>
          <w:sz w:val="22"/>
          <w:szCs w:val="22"/>
        </w:rPr>
      </w:pPr>
      <w:r>
        <w:rPr>
          <w:sz w:val="22"/>
          <w:szCs w:val="22"/>
        </w:rPr>
        <w:t xml:space="preserve">            maxintensity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6. Controller.c</w:t>
      </w:r>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Controller.c</w:t>
      </w:r>
    </w:p>
    <w:p w14:paraId="0811FD7F"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  Created by lin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LMSAlgorithm.h"</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Perceptron.h"</w:t>
      </w:r>
    </w:p>
    <w:p w14:paraId="29CD957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nput_num;</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r>
        <w:rPr>
          <w:rFonts w:ascii="Times New Roman"/>
        </w:rPr>
        <w:t>}objec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_list</w:t>
      </w:r>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r>
        <w:rPr>
          <w:rFonts w:ascii="Times New Roman"/>
          <w:color w:val="4E8087"/>
        </w:rPr>
        <w:t>object</w:t>
      </w:r>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object_num;</w:t>
      </w:r>
    </w:p>
    <w:p w14:paraId="22702D5E" w14:textId="77777777" w:rsidR="00797930" w:rsidRDefault="00235853">
      <w:pPr>
        <w:pStyle w:val="Default"/>
        <w:tabs>
          <w:tab w:val="left" w:pos="529"/>
        </w:tabs>
        <w:rPr>
          <w:rFonts w:ascii="Times New Roman" w:eastAsia="Times New Roman" w:hAnsi="Times New Roman" w:cs="Times New Roman"/>
        </w:rPr>
      </w:pPr>
      <w:r>
        <w:rPr>
          <w:rFonts w:ascii="Times New Roman"/>
        </w:rPr>
        <w:t>}object_lis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static</w:t>
      </w:r>
      <w:r>
        <w:rPr>
          <w:rFonts w:ascii="Times New Roman"/>
        </w:rPr>
        <w:t xml:space="preserve"> </w:t>
      </w:r>
      <w:r>
        <w:rPr>
          <w:rFonts w:ascii="Times New Roman"/>
          <w:color w:val="4E8087"/>
        </w:rPr>
        <w:t>object_list</w:t>
      </w:r>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epoch_num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double</w:t>
      </w:r>
      <w:r>
        <w:rPr>
          <w:rFonts w:ascii="Times New Roman"/>
        </w:rPr>
        <w:t xml:space="preserve"> rmss[</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object_num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x;</w:t>
      </w:r>
    </w:p>
    <w:p w14:paraId="574D5CA0"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y;</w:t>
      </w:r>
    </w:p>
    <w:p w14:paraId="4DE74C54"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head_position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Unexported functions*/</w:t>
      </w:r>
    </w:p>
    <w:p w14:paraId="726F24E1"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agents_controller(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Adhoc function to test agents, to be replaced with NN controller. tpc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a ;</w:t>
      </w:r>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collision_flag=</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k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it-IT"/>
        </w:rPr>
        <w:t xml:space="preserve"> maxvisualreceptor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somareceptors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acousticfrequencies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elta_energy, old_delta_energy;</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fb , drl, dth,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headth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float forwardspeed ;</w:t>
      </w:r>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lang w:val="fr-FR"/>
        </w:rPr>
        <w:t xml:space="preserve"> maxvisualreceptordirection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bodyx, bodyy, bodyth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yevalues, **ear0values, **ear1values, **skinvalues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time_t</w:t>
      </w:r>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s_poisonous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w:t>
      </w:r>
      <w:r>
        <w:rPr>
          <w:rFonts w:ascii="Times New Roman"/>
          <w:color w:val="2629D8"/>
        </w:rPr>
        <w:t>20</w:t>
      </w:r>
      <w:r>
        <w:rPr>
          <w:rFonts w:ascii="Times New Roman"/>
        </w:rPr>
        <w:t xml:space="preserve">] = </w:t>
      </w:r>
      <w:r>
        <w:rPr>
          <w:rFonts w:ascii="Times New Roman"/>
          <w:color w:val="D12E1B"/>
        </w:rPr>
        <w:t>"./dat/eye_data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char</w:t>
      </w:r>
      <w:r>
        <w:rPr>
          <w:rFonts w:ascii="Times New Roman"/>
        </w:rPr>
        <w:t xml:space="preserve"> direction_data_file_name[</w:t>
      </w:r>
      <w:r>
        <w:rPr>
          <w:rFonts w:ascii="Times New Roman"/>
          <w:color w:val="2629D8"/>
        </w:rPr>
        <w:t>20</w:t>
      </w:r>
      <w:r>
        <w:rPr>
          <w:rFonts w:ascii="Times New Roman"/>
        </w:rPr>
        <w:t xml:space="preserve">] = </w:t>
      </w:r>
      <w:r>
        <w:rPr>
          <w:rFonts w:ascii="Times New Roman"/>
          <w:color w:val="D12E1B"/>
        </w:rPr>
        <w:t>"./dat/direction_data"</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_str[</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dx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stopping_criteria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fp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nt</w:t>
      </w:r>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input_data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t>a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test if agent is alive. if so, process sensors and actuators.  if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t>reset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f</w:t>
      </w:r>
      <w:r>
        <w:rPr>
          <w:rFonts w:ascii="Times New Roman"/>
        </w:rPr>
        <w:t xml:space="preserve">(a-&gt;instate-&gt;metabolic_charg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get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ctuators_agent(a, &amp;dfb, &amp;drl, &amp;dth,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body_position( a, &amp;bodyx, &amp;bodyy, &amp;bodyth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head_angle( a, &amp;headth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collision_flag = read_soma_sensor(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skinvalues = extract_soma_receptor_values_pointer(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nsomareceptors = get_number_of_soma_receptors(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visual_sensor(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eyevalues = extract_visual_receptor_values_pointer(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for</w:t>
      </w:r>
      <w:r>
        <w:rPr>
          <w:rFonts w:ascii="Times New Roman"/>
        </w:rPr>
        <w:t xml:space="preserve">(k = </w:t>
      </w:r>
      <w:r>
        <w:rPr>
          <w:rFonts w:ascii="Times New Roman"/>
          <w:color w:val="2629D8"/>
        </w:rPr>
        <w:t>0</w:t>
      </w:r>
      <w:r>
        <w:rPr>
          <w:rFonts w:ascii="Times New Roman"/>
        </w:rPr>
        <w:t xml:space="preserve"> ; k &lt; nsomareceptors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LMScalculate(eyevalues[a-&gt;instate-&gt;eyes[</w:t>
      </w:r>
      <w:r>
        <w:rPr>
          <w:rFonts w:ascii="Times New Roman"/>
          <w:color w:val="2629D8"/>
        </w:rPr>
        <w:t>0</w:t>
      </w:r>
      <w:r>
        <w:rPr>
          <w:rFonts w:ascii="Times New Roman"/>
        </w:rPr>
        <w:t>]-&gt;nreceptors/</w:t>
      </w:r>
      <w:r>
        <w:rPr>
          <w:rFonts w:ascii="Times New Roman"/>
          <w:color w:val="2629D8"/>
        </w:rPr>
        <w:t>2</w:t>
      </w:r>
      <w:r>
        <w:rPr>
          <w:rFonts w:ascii="Times New Roman"/>
        </w:rPr>
        <w:t>], a-&gt;instate-&gt;eyes[</w:t>
      </w:r>
      <w:r>
        <w:rPr>
          <w:rFonts w:ascii="Times New Roman"/>
          <w:color w:val="2629D8"/>
        </w:rPr>
        <w:t>0</w:t>
      </w:r>
      <w:r>
        <w:rPr>
          <w:rFonts w:ascii="Times New Roman"/>
        </w:rPr>
        <w:t xml:space="preserve">]-&gt;nbands,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 xml:space="preserve">((k == </w:t>
      </w:r>
      <w:r>
        <w:rPr>
          <w:rFonts w:ascii="Times New Roman"/>
          <w:color w:val="2629D8"/>
        </w:rPr>
        <w:t>0</w:t>
      </w:r>
      <w:r>
        <w:rPr>
          <w:rFonts w:ascii="Times New Roman"/>
        </w:rPr>
        <w:t>) &amp;&amp; skinvalues[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delta_energy = eat_colliding_objec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delta_energy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object_num++;</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MScalculate(eyevalues[a-&gt;instate-&gt;eyes[0]-&gt;nreceptors/2], a-&gt;instate-&gt;eyes[0]-&gt;nbands, 1, (delta_energy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set_direction(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read_agent_body_position</w:t>
      </w:r>
      <w:r>
        <w:rPr>
          <w:rFonts w:ascii="Times New Roman"/>
        </w:rPr>
        <w:t>(a, &amp;bodyx, &amp;bodyy, &amp;bodyth)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 xml:space="preserve">(a, bodyth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lang w:val="da-DK"/>
        </w:rPr>
        <w:t>else</w:t>
      </w:r>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a, bodyth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locations</w:t>
      </w:r>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directions</w:t>
      </w:r>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mo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nl-NL"/>
        </w:rPr>
        <w:t>set_forward_speed_agent</w:t>
      </w:r>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move_body_agent</w:t>
      </w:r>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decrement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basal_metabolism_agent</w:t>
      </w:r>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lang w:val="da-DK"/>
        </w:rPr>
        <w:t>else</w:t>
      </w:r>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agent_controller- Agent has died, eating %d objects. simtime: %d\n"</w:t>
      </w:r>
      <w:r>
        <w:rPr>
          <w:rFonts w:ascii="Times New Roman"/>
        </w:rPr>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now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date = </w:t>
      </w:r>
      <w:r>
        <w:rPr>
          <w:rFonts w:ascii="Times New Roman"/>
          <w:color w:val="3D1D81"/>
        </w:rPr>
        <w:t>localtime</w:t>
      </w:r>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D1D81"/>
        </w:rPr>
        <w:t>sprintf</w:t>
      </w:r>
      <w:r>
        <w:rPr>
          <w:rFonts w:ascii="Times New Roman"/>
        </w:rPr>
        <w:t xml:space="preserve">(eye_data_file_name_str,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fp = </w:t>
      </w:r>
      <w:r>
        <w:rPr>
          <w:rFonts w:ascii="Times New Roman"/>
          <w:color w:val="3D1D81"/>
        </w:rPr>
        <w:t>fopen</w:t>
      </w:r>
      <w:r>
        <w:rPr>
          <w:rFonts w:ascii="Times New Roman"/>
        </w:rPr>
        <w:t xml:space="preserve">(eye_data_file_name_str,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printf</w:t>
      </w:r>
      <w:r>
        <w:rPr>
          <w:rFonts w:ascii="Times New Roman"/>
        </w:rPr>
        <w:t xml:space="preserve">(fp, </w:t>
      </w:r>
      <w:r>
        <w:rPr>
          <w:rFonts w:ascii="Times New Roman"/>
          <w:color w:val="D12E1B"/>
        </w:rPr>
        <w:t>"%f,%f,%d\n"</w:t>
      </w:r>
      <w:r>
        <w:rPr>
          <w:rFonts w:ascii="Times New Roman"/>
        </w:rPr>
        <w:t xml:space="preserve">, </w:t>
      </w:r>
      <w:r>
        <w:rPr>
          <w:rFonts w:ascii="Times New Roman"/>
          <w:color w:val="4E8087"/>
          <w:lang w:val="nl-NL"/>
        </w:rPr>
        <w:t>forwardspeed</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close</w:t>
      </w:r>
      <w:r>
        <w:rPr>
          <w:rFonts w:ascii="Times New Roman"/>
        </w:rPr>
        <w:t>(fp);</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as to how to restore the world and agent after it dies.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restore_objects_to_world</w:t>
      </w:r>
      <w:r>
        <w:rPr>
          <w:rFonts w:ascii="Times New Roman"/>
        </w:rPr>
        <w:t>(</w:t>
      </w:r>
      <w:r>
        <w:rPr>
          <w:rFonts w:ascii="Times New Roman"/>
          <w:color w:val="4E8087"/>
        </w:rPr>
        <w:t>Flatworld</w:t>
      </w:r>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de-DE"/>
        </w:rPr>
        <w:t>reset_agent_charge</w:t>
      </w:r>
      <w:r>
        <w:rPr>
          <w:rFonts w:ascii="Times New Roman"/>
        </w:rPr>
        <w:t xml:space="preserve">( a ) ;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keep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nlifetimes</w:t>
      </w:r>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x</w:t>
      </w:r>
      <w:r>
        <w:rPr>
          <w:rFonts w:ascii="Times New Roman"/>
        </w:rPr>
        <w:t xml:space="preserve"> = (</w:t>
      </w:r>
      <w:r>
        <w:rPr>
          <w:rFonts w:ascii="Times New Roman"/>
          <w:color w:val="4E8087"/>
        </w:rPr>
        <w:t>Flatworld</w:t>
      </w:r>
      <w:r>
        <w:rPr>
          <w:rFonts w:ascii="Times New Roman"/>
        </w:rPr>
        <w:t>-&gt;</w:t>
      </w:r>
      <w:r>
        <w:rPr>
          <w:rFonts w:ascii="Times New Roman"/>
          <w:color w:val="4E8087"/>
        </w:rPr>
        <w:t>xmax</w:t>
      </w:r>
      <w:r>
        <w:rPr>
          <w:rFonts w:ascii="Times New Roman"/>
        </w:rPr>
        <w:t xml:space="preserve"> + </w:t>
      </w:r>
      <w:r>
        <w:rPr>
          <w:rFonts w:ascii="Times New Roman"/>
          <w:color w:val="4E8087"/>
        </w:rPr>
        <w:t>Flatworld</w:t>
      </w:r>
      <w:r>
        <w:rPr>
          <w:rFonts w:ascii="Times New Roman"/>
        </w:rPr>
        <w:t>-&gt;</w:t>
      </w:r>
      <w:r>
        <w:rPr>
          <w:rFonts w:ascii="Times New Roman"/>
          <w:color w:val="4E8087"/>
        </w:rPr>
        <w:t>xmin</w:t>
      </w:r>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y</w:t>
      </w:r>
      <w:r>
        <w:rPr>
          <w:rFonts w:ascii="Times New Roman"/>
        </w:rPr>
        <w:t xml:space="preserve"> = (</w:t>
      </w:r>
      <w:r>
        <w:rPr>
          <w:rFonts w:ascii="Times New Roman"/>
          <w:color w:val="4E8087"/>
        </w:rPr>
        <w:t>Flatworld</w:t>
      </w:r>
      <w:r>
        <w:rPr>
          <w:rFonts w:ascii="Times New Roman"/>
        </w:rPr>
        <w:t>-&gt;</w:t>
      </w:r>
      <w:r>
        <w:rPr>
          <w:rFonts w:ascii="Times New Roman"/>
          <w:color w:val="4E8087"/>
        </w:rPr>
        <w:t>ymax</w:t>
      </w:r>
      <w:r>
        <w:rPr>
          <w:rFonts w:ascii="Times New Roman"/>
        </w:rPr>
        <w:t xml:space="preserve"> + </w:t>
      </w:r>
      <w:r>
        <w:rPr>
          <w:rFonts w:ascii="Times New Roman"/>
          <w:color w:val="4E8087"/>
        </w:rPr>
        <w:t>Flatworld</w:t>
      </w:r>
      <w:r>
        <w:rPr>
          <w:rFonts w:ascii="Times New Roman"/>
        </w:rPr>
        <w:t>-&gt;</w:t>
      </w:r>
      <w:r>
        <w:rPr>
          <w:rFonts w:ascii="Times New Roman"/>
          <w:color w:val="4E8087"/>
        </w:rPr>
        <w:t>ymin</w:t>
      </w:r>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nagent_controller- new coordinates after restoration:  x: %f y: %f h: %f f: %f\n"</w:t>
      </w:r>
      <w:r>
        <w:rPr>
          <w:rFonts w:ascii="Times New Roman"/>
        </w:rPr>
        <w:t xml:space="preserve">,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set_agent_body_position</w:t>
      </w:r>
      <w:r>
        <w:rPr>
          <w:rFonts w:ascii="Times New Roman"/>
        </w:rPr>
        <w:t xml:space="preserve">(a,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Accumulate lifetime statistices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axnlifetimes</w:t>
      </w:r>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nlifetimes &gt;=  </w:t>
      </w:r>
      <w:r>
        <w:rPr>
          <w:rFonts w:ascii="Times New Roman"/>
          <w:color w:val="2629D8"/>
        </w:rPr>
        <w:t>360</w:t>
      </w:r>
      <w:r>
        <w:rPr>
          <w:rFonts w:ascii="Times New Roman"/>
        </w:rPr>
        <w:t xml:space="preserve">) </w:t>
      </w:r>
      <w:r>
        <w:rPr>
          <w:rFonts w:ascii="Times New Roman"/>
          <w:color w:val="008300"/>
        </w:rPr>
        <w:t>//|| (epoch_num &gt; 10 &amp;&amp; fabs(rmss[epoch_num - 1] - rmss[epoch_num - 2]) &lt; stopping_criteria))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plot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sprintf(eye_data_file_name_str, "%sdata.csv", eye_data_file_name);</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store the data and exit with epoch %d\n", epoch_num);</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fp = fopen(eye_data_file_name_str,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Log rms*/</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                for(idx = 0; idx &lt; epoch_num; idx++)</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fprintf(fp, "%d,%lg\n", idx+1, rmss[idx]);</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nTh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or(idx = 0; idx &lt;= neuron_brain.input_num; idx++)</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lg,", neuron_brain.weights[idx]);</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close(fp);</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epoch_num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exit</w:t>
      </w:r>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lang w:val="da-DK"/>
        </w:rPr>
        <w:t>else</w:t>
      </w:r>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rmss[epoch_num] = pow(accumulated_rms/object_num,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This is the %dth epoch with %f random speed with %f rms\n", epoch_num, forwar</w:t>
      </w:r>
      <w:r>
        <w:rPr>
          <w:rFonts w:ascii="Times New Roman"/>
          <w:color w:val="008300"/>
        </w:rPr>
        <w:t>d</w:t>
      </w:r>
      <w:r>
        <w:rPr>
          <w:rFonts w:ascii="Times New Roman"/>
          <w:color w:val="008300"/>
        </w:rPr>
        <w:t>speed, rmss[epoch_num]);</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t>epoch_num++;</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accumulated_rms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object_num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end agents_controller()*/</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s,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new_object = (</w:t>
      </w:r>
      <w:r>
        <w:rPr>
          <w:rFonts w:ascii="Times New Roman"/>
          <w:color w:val="4E8087"/>
        </w:rPr>
        <w:t>object</w:t>
      </w:r>
      <w:r>
        <w:rPr>
          <w:rFonts w:ascii="Times New Roman"/>
        </w:rPr>
        <w:t xml:space="preserve"> *)</w:t>
      </w:r>
      <w:r>
        <w:rPr>
          <w:rFonts w:ascii="Times New Roman"/>
          <w:color w:val="3D1D81"/>
        </w:rPr>
        <w:t>malloc</w:t>
      </w:r>
      <w:r>
        <w:rPr>
          <w:rFonts w:ascii="Times New Roman"/>
        </w:rPr>
        <w:t>(</w:t>
      </w:r>
      <w:r>
        <w:rPr>
          <w:rFonts w:ascii="Times New Roman"/>
          <w:color w:val="BA2CA2"/>
        </w:rPr>
        <w:t>sizeof</w:t>
      </w:r>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_num</w:t>
      </w:r>
      <w:r>
        <w:rPr>
          <w:rFonts w:ascii="Times New Roman"/>
        </w:rPr>
        <w:t xml:space="preserve"> = input_num;</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r>
        <w:rPr>
          <w:rFonts w:ascii="Times New Roman"/>
          <w:color w:val="4E8087"/>
        </w:rPr>
        <w:t>list</w:t>
      </w:r>
      <w:r>
        <w:rPr>
          <w:rFonts w:ascii="Times New Roman"/>
        </w:rPr>
        <w:t>.</w:t>
      </w:r>
      <w:r>
        <w:rPr>
          <w:rFonts w:ascii="Times New Roman"/>
          <w:color w:val="4E8087"/>
        </w:rPr>
        <w:t>object_num</w:t>
      </w:r>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new_objec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 xml:space="preserve"> = </w:t>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return</w:t>
      </w:r>
      <w:r>
        <w:rPr>
          <w:rFonts w:ascii="Times New Roman"/>
        </w:rPr>
        <w:t xml:space="preserve"> new_objec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2 = </w:t>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while</w:t>
      </w:r>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1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2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free(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6"/>
      <w:footerReference w:type="default" r:id="rId27"/>
      <w:headerReference w:type="first" r:id="rId28"/>
      <w:footerReference w:type="first" r:id="rId2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895633" w:rsidRDefault="00895633">
      <w:r>
        <w:separator/>
      </w:r>
    </w:p>
  </w:endnote>
  <w:endnote w:type="continuationSeparator" w:id="0">
    <w:p w14:paraId="2E9DF5F0" w14:textId="77777777" w:rsidR="00895633" w:rsidRDefault="00895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895633" w:rsidRDefault="00895633">
    <w:pPr>
      <w:pStyle w:val="Footer"/>
    </w:pPr>
    <w:r>
      <w:t>Matthew Letter, Lin Sun</w:t>
    </w:r>
    <w:r>
      <w:tab/>
    </w:r>
    <w:r>
      <w:tab/>
      <w:t xml:space="preserve">Page </w:t>
    </w:r>
    <w:r>
      <w:fldChar w:fldCharType="begin"/>
    </w:r>
    <w:r>
      <w:instrText xml:space="preserve"> PAGE </w:instrText>
    </w:r>
    <w:r>
      <w:fldChar w:fldCharType="separate"/>
    </w:r>
    <w:r w:rsidR="00647173">
      <w:rPr>
        <w:noProof/>
      </w:rPr>
      <w:t>8</w:t>
    </w:r>
    <w:r>
      <w:fldChar w:fldCharType="end"/>
    </w:r>
    <w:r>
      <w:t xml:space="preserve"> of </w:t>
    </w:r>
    <w:r>
      <w:fldChar w:fldCharType="begin"/>
    </w:r>
    <w:r>
      <w:instrText xml:space="preserve"> NUMPAGES </w:instrText>
    </w:r>
    <w:r>
      <w:fldChar w:fldCharType="separate"/>
    </w:r>
    <w:r w:rsidR="00647173">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895633" w:rsidRDefault="0089563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895633" w:rsidRDefault="00895633">
      <w:r>
        <w:separator/>
      </w:r>
    </w:p>
  </w:footnote>
  <w:footnote w:type="continuationSeparator" w:id="0">
    <w:p w14:paraId="7966D3AA" w14:textId="77777777" w:rsidR="00895633" w:rsidRDefault="008956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895633" w:rsidRDefault="00895633">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895633" w:rsidRDefault="0089563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13507"/>
    <w:rsid w:val="00023430"/>
    <w:rsid w:val="00024AE0"/>
    <w:rsid w:val="0005624B"/>
    <w:rsid w:val="00065B8C"/>
    <w:rsid w:val="001265AB"/>
    <w:rsid w:val="00134670"/>
    <w:rsid w:val="00136CCB"/>
    <w:rsid w:val="0015249F"/>
    <w:rsid w:val="001B2B08"/>
    <w:rsid w:val="001C2BA9"/>
    <w:rsid w:val="001E04D5"/>
    <w:rsid w:val="00235853"/>
    <w:rsid w:val="002459A1"/>
    <w:rsid w:val="002548E0"/>
    <w:rsid w:val="00262BF6"/>
    <w:rsid w:val="002677E3"/>
    <w:rsid w:val="00294235"/>
    <w:rsid w:val="002A75DA"/>
    <w:rsid w:val="002B0E98"/>
    <w:rsid w:val="002B4BDC"/>
    <w:rsid w:val="002F019F"/>
    <w:rsid w:val="00313084"/>
    <w:rsid w:val="00341E25"/>
    <w:rsid w:val="00363584"/>
    <w:rsid w:val="003731DE"/>
    <w:rsid w:val="00374E5D"/>
    <w:rsid w:val="0038681E"/>
    <w:rsid w:val="003948F0"/>
    <w:rsid w:val="003A35A2"/>
    <w:rsid w:val="003A54A8"/>
    <w:rsid w:val="003F6BCA"/>
    <w:rsid w:val="004359D0"/>
    <w:rsid w:val="00474ABA"/>
    <w:rsid w:val="004B13EB"/>
    <w:rsid w:val="004C7403"/>
    <w:rsid w:val="004D2AEF"/>
    <w:rsid w:val="004E7DBB"/>
    <w:rsid w:val="00501F9E"/>
    <w:rsid w:val="00507449"/>
    <w:rsid w:val="00517391"/>
    <w:rsid w:val="00560F60"/>
    <w:rsid w:val="005B7A34"/>
    <w:rsid w:val="005C3915"/>
    <w:rsid w:val="005E3304"/>
    <w:rsid w:val="005F2AD7"/>
    <w:rsid w:val="00627342"/>
    <w:rsid w:val="00647173"/>
    <w:rsid w:val="006A3D27"/>
    <w:rsid w:val="006C7E00"/>
    <w:rsid w:val="006F1EBC"/>
    <w:rsid w:val="00707090"/>
    <w:rsid w:val="007166D3"/>
    <w:rsid w:val="007354F7"/>
    <w:rsid w:val="00746F63"/>
    <w:rsid w:val="00771C18"/>
    <w:rsid w:val="00797930"/>
    <w:rsid w:val="007A1124"/>
    <w:rsid w:val="007B663A"/>
    <w:rsid w:val="00807329"/>
    <w:rsid w:val="00825E92"/>
    <w:rsid w:val="0083061F"/>
    <w:rsid w:val="008328C8"/>
    <w:rsid w:val="0083764A"/>
    <w:rsid w:val="00854F72"/>
    <w:rsid w:val="00893295"/>
    <w:rsid w:val="00895633"/>
    <w:rsid w:val="008A795B"/>
    <w:rsid w:val="008C0D17"/>
    <w:rsid w:val="008F437E"/>
    <w:rsid w:val="00921DAE"/>
    <w:rsid w:val="009240CE"/>
    <w:rsid w:val="00926EF7"/>
    <w:rsid w:val="00930155"/>
    <w:rsid w:val="0094376B"/>
    <w:rsid w:val="0095381D"/>
    <w:rsid w:val="009627CE"/>
    <w:rsid w:val="009B171C"/>
    <w:rsid w:val="009C4E2C"/>
    <w:rsid w:val="009D5B79"/>
    <w:rsid w:val="009F20DE"/>
    <w:rsid w:val="00A263A0"/>
    <w:rsid w:val="00A72ECE"/>
    <w:rsid w:val="00A920EB"/>
    <w:rsid w:val="00AB6F03"/>
    <w:rsid w:val="00AD4A10"/>
    <w:rsid w:val="00AF0506"/>
    <w:rsid w:val="00AF3D56"/>
    <w:rsid w:val="00AF77B4"/>
    <w:rsid w:val="00B02A66"/>
    <w:rsid w:val="00B072A0"/>
    <w:rsid w:val="00B354E5"/>
    <w:rsid w:val="00B61059"/>
    <w:rsid w:val="00B87A0E"/>
    <w:rsid w:val="00BB65D6"/>
    <w:rsid w:val="00BC2256"/>
    <w:rsid w:val="00BC6151"/>
    <w:rsid w:val="00BC75FE"/>
    <w:rsid w:val="00BE350F"/>
    <w:rsid w:val="00C02302"/>
    <w:rsid w:val="00C03958"/>
    <w:rsid w:val="00C229C2"/>
    <w:rsid w:val="00C22BFD"/>
    <w:rsid w:val="00C34EB4"/>
    <w:rsid w:val="00C36E4A"/>
    <w:rsid w:val="00C4232F"/>
    <w:rsid w:val="00C965BB"/>
    <w:rsid w:val="00CB2914"/>
    <w:rsid w:val="00CD3EEE"/>
    <w:rsid w:val="00D01AA6"/>
    <w:rsid w:val="00D1101C"/>
    <w:rsid w:val="00D2231F"/>
    <w:rsid w:val="00D26387"/>
    <w:rsid w:val="00D67FBE"/>
    <w:rsid w:val="00D83A32"/>
    <w:rsid w:val="00DA14A4"/>
    <w:rsid w:val="00E0549A"/>
    <w:rsid w:val="00E27D5A"/>
    <w:rsid w:val="00E356C7"/>
    <w:rsid w:val="00E56985"/>
    <w:rsid w:val="00E70534"/>
    <w:rsid w:val="00EB4248"/>
    <w:rsid w:val="00ED065B"/>
    <w:rsid w:val="00EE0009"/>
    <w:rsid w:val="00EE4DCC"/>
    <w:rsid w:val="00EF6E5B"/>
    <w:rsid w:val="00F05B36"/>
    <w:rsid w:val="00F134C5"/>
    <w:rsid w:val="00F23CBC"/>
    <w:rsid w:val="00F33CBE"/>
    <w:rsid w:val="00F71643"/>
    <w:rsid w:val="00FA31C1"/>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pn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header" Target="header2.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DD8E1A4-62B2-9C43-BA0B-C8A151667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5</Pages>
  <Words>6609</Words>
  <Characters>37675</Characters>
  <Application>Microsoft Macintosh Word</Application>
  <DocSecurity>0</DocSecurity>
  <Lines>313</Lines>
  <Paragraphs>88</Paragraphs>
  <ScaleCrop>false</ScaleCrop>
  <Company/>
  <LinksUpToDate>false</LinksUpToDate>
  <CharactersWithSpaces>44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127</cp:revision>
  <dcterms:created xsi:type="dcterms:W3CDTF">2014-12-04T06:44:00Z</dcterms:created>
  <dcterms:modified xsi:type="dcterms:W3CDTF">2014-12-04T21:09:00Z</dcterms:modified>
</cp:coreProperties>
</file>